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1F383E" w14:textId="5BA440A3" w:rsidR="00980992" w:rsidRDefault="00980992" w:rsidP="00980992">
      <w:pPr>
        <w:jc w:val="center"/>
        <w:rPr>
          <w:b/>
          <w:bCs/>
        </w:rPr>
      </w:pPr>
      <w:r>
        <w:rPr>
          <w:b/>
          <w:bCs/>
        </w:rPr>
        <w:t>Make Your Home Secure</w:t>
      </w:r>
    </w:p>
    <w:p w14:paraId="19784F3F" w14:textId="3115F1B9" w:rsidR="00980992" w:rsidRDefault="00980992" w:rsidP="00980992">
      <w:pPr>
        <w:jc w:val="center"/>
        <w:rPr>
          <w:b/>
          <w:bCs/>
        </w:rPr>
      </w:pPr>
      <w:r w:rsidRPr="00980992">
        <w:rPr>
          <w:b/>
          <w:bCs/>
        </w:rPr>
        <w:t xml:space="preserve">Teaching </w:t>
      </w:r>
      <w:r w:rsidR="00A32455">
        <w:rPr>
          <w:b/>
          <w:bCs/>
        </w:rPr>
        <w:t>Guide</w:t>
      </w:r>
    </w:p>
    <w:p w14:paraId="7CD9FCE1" w14:textId="73C6E4D5" w:rsidR="00980992" w:rsidRDefault="00980992" w:rsidP="00980992">
      <w:pPr>
        <w:rPr>
          <w:noProof/>
        </w:rPr>
      </w:pPr>
    </w:p>
    <w:p w14:paraId="04C5EEFE" w14:textId="77777777" w:rsidR="00C4481F" w:rsidRPr="00AD4B01" w:rsidRDefault="00C4481F" w:rsidP="00C4481F">
      <w:pPr>
        <w:rPr>
          <w:rFonts w:cs="Times New Roman"/>
          <w:b/>
        </w:rPr>
      </w:pPr>
      <w:r w:rsidRPr="00AD4B01">
        <w:rPr>
          <w:rFonts w:cs="Times New Roman"/>
          <w:b/>
        </w:rPr>
        <w:t>Prepared by:</w:t>
      </w:r>
    </w:p>
    <w:p w14:paraId="386E4BE2" w14:textId="1B2CA194" w:rsidR="00C4481F" w:rsidRPr="00AD4B01" w:rsidRDefault="00C4481F" w:rsidP="00C4481F">
      <w:pPr>
        <w:rPr>
          <w:rFonts w:eastAsiaTheme="minorEastAsia" w:cs="Times New Roman"/>
          <w:noProof/>
        </w:rPr>
      </w:pPr>
      <w:r w:rsidRPr="00AD4B01">
        <w:rPr>
          <w:rFonts w:cs="Times New Roman"/>
        </w:rPr>
        <w:t xml:space="preserve">Gina Peek, Ph.D., </w:t>
      </w:r>
      <w:r>
        <w:rPr>
          <w:rFonts w:eastAsiaTheme="minorEastAsia" w:cs="Times New Roman"/>
          <w:noProof/>
        </w:rPr>
        <w:t>Associate</w:t>
      </w:r>
      <w:r w:rsidRPr="00AD4B01">
        <w:rPr>
          <w:rFonts w:eastAsiaTheme="minorEastAsia" w:cs="Times New Roman"/>
          <w:noProof/>
        </w:rPr>
        <w:t xml:space="preserve"> </w:t>
      </w:r>
      <w:r>
        <w:rPr>
          <w:rFonts w:eastAsiaTheme="minorEastAsia" w:cs="Times New Roman"/>
          <w:noProof/>
        </w:rPr>
        <w:t>Dean</w:t>
      </w:r>
    </w:p>
    <w:p w14:paraId="7A61ED1F" w14:textId="740E9C13" w:rsidR="00C4481F" w:rsidRDefault="00C4481F" w:rsidP="00C4481F">
      <w:pPr>
        <w:rPr>
          <w:rFonts w:eastAsiaTheme="minorEastAsia" w:cs="Times New Roman"/>
          <w:noProof/>
        </w:rPr>
      </w:pPr>
      <w:r>
        <w:rPr>
          <w:rFonts w:eastAsiaTheme="minorEastAsia" w:cs="Times New Roman"/>
          <w:noProof/>
        </w:rPr>
        <w:t>Extension, Engagement, and Continuing Education</w:t>
      </w:r>
    </w:p>
    <w:p w14:paraId="6F8685B4" w14:textId="16C42D86" w:rsidR="00C4481F" w:rsidRDefault="00C4481F" w:rsidP="00C4481F">
      <w:pPr>
        <w:rPr>
          <w:rFonts w:eastAsiaTheme="minorEastAsia" w:cs="Times New Roman"/>
          <w:noProof/>
        </w:rPr>
      </w:pPr>
    </w:p>
    <w:p w14:paraId="1DB7B883" w14:textId="1B8F3571" w:rsidR="00C4481F" w:rsidRDefault="00C4481F" w:rsidP="00C4481F">
      <w:pPr>
        <w:rPr>
          <w:rFonts w:cs="Times New Roman"/>
          <w:b/>
        </w:rPr>
      </w:pPr>
      <w:r w:rsidRPr="00AD4B01">
        <w:rPr>
          <w:rFonts w:cs="Times New Roman"/>
          <w:b/>
        </w:rPr>
        <w:t>Introduction to problem:</w:t>
      </w:r>
    </w:p>
    <w:p w14:paraId="5FBDAE8F" w14:textId="3BE5C131" w:rsidR="00C4481F" w:rsidRPr="007D3E16" w:rsidRDefault="00972627" w:rsidP="00972627">
      <w:pPr>
        <w:rPr>
          <w:rFonts w:cs="Times New Roman"/>
          <w:bCs/>
        </w:rPr>
      </w:pPr>
      <w:r w:rsidRPr="007D3E16">
        <w:rPr>
          <w:rFonts w:cs="Times New Roman"/>
          <w:bCs/>
        </w:rPr>
        <w:t xml:space="preserve">According to the FBI, in </w:t>
      </w:r>
      <w:r w:rsidR="007D3E16" w:rsidRPr="007D3E16">
        <w:rPr>
          <w:rFonts w:cs="Times New Roman"/>
          <w:bCs/>
        </w:rPr>
        <w:t>2019, there were 1,117,696 burglaries in the U.S.</w:t>
      </w:r>
      <w:r w:rsidR="007D3E16">
        <w:rPr>
          <w:rFonts w:cs="Times New Roman"/>
          <w:bCs/>
        </w:rPr>
        <w:t xml:space="preserve"> Burglary is defined as “</w:t>
      </w:r>
      <w:r w:rsidR="007D3E16" w:rsidRPr="007D3E16">
        <w:rPr>
          <w:rFonts w:cs="Times New Roman"/>
          <w:bCs/>
        </w:rPr>
        <w:t>unlawful entry of a structure to commit a felony or theft</w:t>
      </w:r>
      <w:r w:rsidR="007D3E16">
        <w:rPr>
          <w:rFonts w:cs="Times New Roman"/>
          <w:bCs/>
        </w:rPr>
        <w:t xml:space="preserve">” </w:t>
      </w:r>
      <w:r w:rsidR="007D3E16">
        <w:rPr>
          <w:rFonts w:cs="Times New Roman"/>
          <w:bCs/>
        </w:rPr>
        <w:fldChar w:fldCharType="begin"/>
      </w:r>
      <w:r w:rsidR="007D3E16">
        <w:rPr>
          <w:rFonts w:cs="Times New Roman"/>
          <w:bCs/>
        </w:rPr>
        <w:instrText xml:space="preserve"> ADDIN EN.CITE &lt;EndNote&gt;&lt;Cite&gt;&lt;Author&gt;Federal Bureau of Investigation&lt;/Author&gt;&lt;Year&gt;n.d.&lt;/Year&gt;&lt;RecNum&gt;7&lt;/RecNum&gt;&lt;DisplayText&gt;(Federal Bureau of Investigation, n.d.)&lt;/DisplayText&gt;&lt;record&gt;&lt;rec-number&gt;7&lt;/rec-number&gt;&lt;foreign-keys&gt;&lt;key app="EN" db-id="es5vt0waad9asdefftixwx5rrfsvdpetze02" timestamp="1657401631"&gt;7&lt;/key&gt;&lt;/foreign-keys&gt;&lt;ref-type name="Web Page"&gt;12&lt;/ref-type&gt;&lt;contributors&gt;&lt;authors&gt;&lt;author&gt;Federal Bureau of Investigation,&lt;/author&gt;&lt;/authors&gt;&lt;/contributors&gt;&lt;titles&gt;&lt;title&gt;Burglary&lt;/title&gt;&lt;/titles&gt;&lt;dates&gt;&lt;year&gt;n.d.&lt;/year&gt;&lt;/dates&gt;&lt;urls&gt;&lt;related-urls&gt;&lt;url&gt;https://ucr.fbi.gov/crime-in-the-u.s/2019/crime-in-the-u.s.-2019/topic-pages/burglary&lt;/url&gt;&lt;/related-urls&gt;&lt;/urls&gt;&lt;/record&gt;&lt;/Cite&gt;&lt;/EndNote&gt;</w:instrText>
      </w:r>
      <w:r w:rsidR="007D3E16">
        <w:rPr>
          <w:rFonts w:cs="Times New Roman"/>
          <w:bCs/>
        </w:rPr>
        <w:fldChar w:fldCharType="separate"/>
      </w:r>
      <w:r w:rsidR="007D3E16">
        <w:rPr>
          <w:rFonts w:cs="Times New Roman"/>
          <w:bCs/>
          <w:noProof/>
        </w:rPr>
        <w:t>(Federal Bureau of Investigation, n.d.)</w:t>
      </w:r>
      <w:r w:rsidR="007D3E16">
        <w:rPr>
          <w:rFonts w:cs="Times New Roman"/>
          <w:bCs/>
        </w:rPr>
        <w:fldChar w:fldCharType="end"/>
      </w:r>
      <w:r w:rsidR="007D3E16">
        <w:rPr>
          <w:rFonts w:cs="Times New Roman"/>
          <w:bCs/>
        </w:rPr>
        <w:t xml:space="preserve">. </w:t>
      </w:r>
      <w:r w:rsidRPr="00972627">
        <w:rPr>
          <w:rFonts w:cs="Times New Roman"/>
          <w:bCs/>
        </w:rPr>
        <w:t xml:space="preserve">Take a good look around your home and improve security. </w:t>
      </w:r>
      <w:r>
        <w:rPr>
          <w:rFonts w:cs="Times New Roman"/>
          <w:bCs/>
        </w:rPr>
        <w:t>Learn simple ways to make your home secure.</w:t>
      </w:r>
    </w:p>
    <w:p w14:paraId="7BD601B8" w14:textId="5C0CE927" w:rsidR="00390B01" w:rsidRDefault="00390B01" w:rsidP="007D3E16">
      <w:pPr>
        <w:pStyle w:val="EndNoteBibliographyTitle"/>
        <w:jc w:val="left"/>
        <w:rPr>
          <w:b/>
          <w:bCs/>
        </w:rPr>
      </w:pPr>
    </w:p>
    <w:p w14:paraId="24573990" w14:textId="3B8DA051" w:rsidR="00390B01" w:rsidRPr="00972627" w:rsidRDefault="00390B01" w:rsidP="00972627">
      <w:pPr>
        <w:rPr>
          <w:rFonts w:cs="Times New Roman"/>
          <w:b/>
        </w:rPr>
      </w:pPr>
      <w:r w:rsidRPr="00742601">
        <w:rPr>
          <w:rFonts w:cs="Times New Roman"/>
          <w:b/>
        </w:rPr>
        <w:t>Program objectives:</w:t>
      </w:r>
    </w:p>
    <w:p w14:paraId="1B3F071C" w14:textId="77777777" w:rsidR="00390B01" w:rsidRPr="00390B01" w:rsidRDefault="00390B01" w:rsidP="00390B01">
      <w:pPr>
        <w:pStyle w:val="EndNoteBibliographyTitle"/>
        <w:jc w:val="left"/>
      </w:pPr>
      <w:r w:rsidRPr="00390B01">
        <w:t>After completing the program, participants should understand:</w:t>
      </w:r>
    </w:p>
    <w:p w14:paraId="0DDCACD4" w14:textId="77777777" w:rsidR="00390B01" w:rsidRPr="00390B01" w:rsidRDefault="00390B01" w:rsidP="00390B01">
      <w:pPr>
        <w:pStyle w:val="EndNoteBibliographyTitle"/>
        <w:numPr>
          <w:ilvl w:val="0"/>
          <w:numId w:val="5"/>
        </w:numPr>
        <w:jc w:val="left"/>
      </w:pPr>
      <w:r w:rsidRPr="00390B01">
        <w:t>Connection between the home environment and health, welfare, and safety</w:t>
      </w:r>
    </w:p>
    <w:p w14:paraId="7B18EA23" w14:textId="30C6790C" w:rsidR="00980992" w:rsidRDefault="00390B01" w:rsidP="00390B01">
      <w:pPr>
        <w:pStyle w:val="EndNoteBibliographyTitle"/>
        <w:numPr>
          <w:ilvl w:val="0"/>
          <w:numId w:val="5"/>
        </w:numPr>
        <w:jc w:val="left"/>
      </w:pPr>
      <w:r w:rsidRPr="00390B01">
        <w:t>Simple low and no-cost actions that families can take to secure home and improve health, welfare, and safety</w:t>
      </w:r>
    </w:p>
    <w:p w14:paraId="5300077A" w14:textId="432BB8C6" w:rsidR="00390B01" w:rsidRDefault="00390B01" w:rsidP="00390B01">
      <w:pPr>
        <w:pStyle w:val="EndNoteBibliographyTitle"/>
        <w:jc w:val="left"/>
      </w:pPr>
    </w:p>
    <w:p w14:paraId="694F34D4" w14:textId="77777777" w:rsidR="00390B01" w:rsidRPr="00742601" w:rsidRDefault="00390B01" w:rsidP="00390B01">
      <w:pPr>
        <w:rPr>
          <w:rFonts w:cs="Times New Roman"/>
          <w:b/>
        </w:rPr>
      </w:pPr>
      <w:r w:rsidRPr="00742601">
        <w:rPr>
          <w:rFonts w:cs="Times New Roman"/>
          <w:b/>
        </w:rPr>
        <w:t>Program materials:</w:t>
      </w:r>
    </w:p>
    <w:p w14:paraId="1EAA925E" w14:textId="77777777" w:rsidR="00390B01" w:rsidRPr="00742601" w:rsidRDefault="00390B01" w:rsidP="00390B01">
      <w:pPr>
        <w:pStyle w:val="ListParagraph"/>
        <w:numPr>
          <w:ilvl w:val="0"/>
          <w:numId w:val="2"/>
        </w:numPr>
        <w:rPr>
          <w:rFonts w:asciiTheme="minorHAnsi" w:hAnsiTheme="minorHAnsi" w:cs="Times New Roman"/>
          <w:szCs w:val="24"/>
        </w:rPr>
      </w:pPr>
      <w:r w:rsidRPr="00742601">
        <w:rPr>
          <w:rFonts w:asciiTheme="minorHAnsi" w:hAnsiTheme="minorHAnsi" w:cs="Times New Roman"/>
          <w:szCs w:val="24"/>
        </w:rPr>
        <w:t xml:space="preserve">For </w:t>
      </w:r>
      <w:r w:rsidRPr="00742601">
        <w:rPr>
          <w:rFonts w:asciiTheme="minorHAnsi" w:hAnsiTheme="minorHAnsi" w:cs="Times New Roman"/>
          <w:iCs/>
          <w:szCs w:val="24"/>
        </w:rPr>
        <w:t>FCS Educators:</w:t>
      </w:r>
      <w:r w:rsidRPr="00742601">
        <w:rPr>
          <w:rFonts w:asciiTheme="minorHAnsi" w:eastAsia="Times New Roman" w:hAnsiTheme="minorHAnsi" w:cs="Times New Roman"/>
          <w:szCs w:val="24"/>
        </w:rPr>
        <w:t xml:space="preserve"> </w:t>
      </w:r>
    </w:p>
    <w:p w14:paraId="10BDE277" w14:textId="47CABD97" w:rsidR="00390B01" w:rsidRPr="00742601" w:rsidRDefault="00390B01" w:rsidP="00390B01">
      <w:pPr>
        <w:pStyle w:val="ListParagraph"/>
        <w:numPr>
          <w:ilvl w:val="1"/>
          <w:numId w:val="2"/>
        </w:numPr>
        <w:rPr>
          <w:rFonts w:asciiTheme="minorHAnsi" w:hAnsiTheme="minorHAnsi" w:cs="Times New Roman"/>
          <w:szCs w:val="24"/>
        </w:rPr>
      </w:pPr>
      <w:r w:rsidRPr="00742601">
        <w:rPr>
          <w:rFonts w:asciiTheme="minorHAnsi" w:hAnsiTheme="minorHAnsi" w:cs="Times New Roman"/>
          <w:szCs w:val="24"/>
        </w:rPr>
        <w:t xml:space="preserve">Teaching </w:t>
      </w:r>
      <w:r>
        <w:rPr>
          <w:rFonts w:asciiTheme="minorHAnsi" w:hAnsiTheme="minorHAnsi" w:cs="Times New Roman"/>
          <w:szCs w:val="24"/>
        </w:rPr>
        <w:t>Guide</w:t>
      </w:r>
    </w:p>
    <w:p w14:paraId="5FA59930" w14:textId="77777777" w:rsidR="00390B01" w:rsidRPr="00742601" w:rsidRDefault="00390B01" w:rsidP="00390B01">
      <w:pPr>
        <w:pStyle w:val="ListParagraph"/>
        <w:numPr>
          <w:ilvl w:val="1"/>
          <w:numId w:val="2"/>
        </w:numPr>
        <w:rPr>
          <w:rFonts w:asciiTheme="minorHAnsi" w:hAnsiTheme="minorHAnsi" w:cs="Times New Roman"/>
          <w:szCs w:val="24"/>
        </w:rPr>
      </w:pPr>
      <w:r w:rsidRPr="00742601">
        <w:rPr>
          <w:rFonts w:asciiTheme="minorHAnsi" w:hAnsiTheme="minorHAnsi" w:cs="Times New Roman"/>
          <w:szCs w:val="24"/>
        </w:rPr>
        <w:t>PowerPoint (full program)</w:t>
      </w:r>
    </w:p>
    <w:p w14:paraId="0FDA0789" w14:textId="77777777" w:rsidR="00390B01" w:rsidRPr="00742601" w:rsidRDefault="00390B01" w:rsidP="00390B01">
      <w:pPr>
        <w:pStyle w:val="ListParagraph"/>
        <w:numPr>
          <w:ilvl w:val="0"/>
          <w:numId w:val="1"/>
        </w:numPr>
        <w:rPr>
          <w:rFonts w:asciiTheme="minorHAnsi" w:hAnsiTheme="minorHAnsi" w:cs="Times New Roman"/>
          <w:szCs w:val="24"/>
        </w:rPr>
      </w:pPr>
      <w:r w:rsidRPr="00742601">
        <w:rPr>
          <w:rFonts w:asciiTheme="minorHAnsi" w:hAnsiTheme="minorHAnsi" w:cs="Times New Roman"/>
          <w:iCs/>
          <w:szCs w:val="24"/>
        </w:rPr>
        <w:t>For OHCE members:</w:t>
      </w:r>
    </w:p>
    <w:p w14:paraId="4D2AD952" w14:textId="76AC44DE" w:rsidR="00390B01" w:rsidRPr="00390B01" w:rsidRDefault="00390B01" w:rsidP="00390B01">
      <w:pPr>
        <w:pStyle w:val="ListParagraph"/>
        <w:numPr>
          <w:ilvl w:val="1"/>
          <w:numId w:val="1"/>
        </w:numPr>
        <w:rPr>
          <w:rFonts w:asciiTheme="minorHAnsi" w:hAnsiTheme="minorHAnsi" w:cs="Times New Roman"/>
          <w:b/>
          <w:szCs w:val="24"/>
        </w:rPr>
      </w:pPr>
      <w:r w:rsidRPr="00742601">
        <w:rPr>
          <w:rFonts w:asciiTheme="minorHAnsi" w:hAnsiTheme="minorHAnsi" w:cs="Times New Roman"/>
          <w:iCs/>
          <w:szCs w:val="24"/>
        </w:rPr>
        <w:t>15-minute leader lesson</w:t>
      </w:r>
    </w:p>
    <w:p w14:paraId="321B2237" w14:textId="77777777" w:rsidR="00390B01" w:rsidRPr="00C4481F" w:rsidRDefault="00390B01" w:rsidP="00390B01">
      <w:pPr>
        <w:pStyle w:val="EndNoteBibliographyTitle"/>
        <w:jc w:val="left"/>
        <w:rPr>
          <w:b/>
          <w:bCs/>
        </w:rPr>
      </w:pPr>
    </w:p>
    <w:p w14:paraId="55FC5951" w14:textId="77777777" w:rsidR="00390B01" w:rsidRDefault="00390B01" w:rsidP="00390B01">
      <w:pPr>
        <w:pStyle w:val="EndNoteBibliographyTitle"/>
        <w:jc w:val="left"/>
      </w:pPr>
      <w:r>
        <w:t xml:space="preserve">Sources include AARP, the Department of Justice, and Consumer Reports </w:t>
      </w:r>
      <w:r>
        <w:fldChar w:fldCharType="begin">
          <w:fldData xml:space="preserve">PEVuZE5vdGU+PENpdGU+PEF1dGhvcj5BQVJQPC9BdXRob3I+PFllYXI+QXByaWwvTWF5IDIwMTY8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BQVJQPC9BdXRob3I+PFllYXI+QXByaWwvTWF5IDIwMTY8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AARP, April/May 2016; Department of Justice, 2021; Feinstein, 2014)</w:t>
      </w:r>
      <w:r>
        <w:fldChar w:fldCharType="end"/>
      </w:r>
      <w:r>
        <w:t>.</w:t>
      </w:r>
    </w:p>
    <w:p w14:paraId="5182656E" w14:textId="100C5D07" w:rsidR="00390B01" w:rsidRDefault="00390B01" w:rsidP="00390B01">
      <w:pPr>
        <w:pStyle w:val="EndNoteBibliographyTitle"/>
        <w:jc w:val="left"/>
      </w:pPr>
    </w:p>
    <w:p w14:paraId="15328A47" w14:textId="77777777" w:rsidR="00390B01" w:rsidRPr="001B0262" w:rsidRDefault="00390B01" w:rsidP="00390B01">
      <w:pPr>
        <w:rPr>
          <w:rFonts w:cs="Times New Roman"/>
          <w:b/>
        </w:rPr>
      </w:pPr>
      <w:r w:rsidRPr="001B0262">
        <w:rPr>
          <w:rFonts w:cs="Times New Roman"/>
          <w:b/>
        </w:rPr>
        <w:t>Suggested activities:</w:t>
      </w:r>
    </w:p>
    <w:p w14:paraId="0B842EAC" w14:textId="3438C25C" w:rsidR="00390B01" w:rsidRPr="00390B01" w:rsidRDefault="00390B01" w:rsidP="00390B01">
      <w:pPr>
        <w:pStyle w:val="ListParagraph"/>
        <w:numPr>
          <w:ilvl w:val="0"/>
          <w:numId w:val="1"/>
        </w:numPr>
        <w:rPr>
          <w:rFonts w:asciiTheme="minorHAnsi" w:hAnsiTheme="minorHAnsi" w:cs="Times New Roman"/>
          <w:szCs w:val="24"/>
        </w:rPr>
      </w:pPr>
      <w:r w:rsidRPr="001B0262">
        <w:rPr>
          <w:rFonts w:asciiTheme="minorHAnsi" w:hAnsiTheme="minorHAnsi" w:cs="Times New Roman"/>
          <w:szCs w:val="24"/>
        </w:rPr>
        <w:t xml:space="preserve">This program is meant to be collaborative. Encourage participants to </w:t>
      </w:r>
      <w:r>
        <w:rPr>
          <w:rFonts w:asciiTheme="minorHAnsi" w:hAnsiTheme="minorHAnsi" w:cs="Times New Roman"/>
          <w:szCs w:val="24"/>
        </w:rPr>
        <w:t>discuss the safety tips provided.</w:t>
      </w:r>
    </w:p>
    <w:p w14:paraId="19393434" w14:textId="77777777" w:rsidR="00390B01" w:rsidRPr="001B0262" w:rsidRDefault="00390B01" w:rsidP="00390B01">
      <w:pPr>
        <w:rPr>
          <w:rFonts w:cs="Times New Roman"/>
        </w:rPr>
      </w:pPr>
    </w:p>
    <w:p w14:paraId="42946E48" w14:textId="77777777" w:rsidR="00390B01" w:rsidRPr="001B0262" w:rsidRDefault="00390B01" w:rsidP="00390B01">
      <w:pPr>
        <w:rPr>
          <w:rFonts w:cs="Times New Roman"/>
        </w:rPr>
      </w:pPr>
      <w:r w:rsidRPr="001B0262">
        <w:rPr>
          <w:rFonts w:cs="Times New Roman"/>
          <w:b/>
        </w:rPr>
        <w:t>Preparation</w:t>
      </w:r>
      <w:r w:rsidRPr="001B0262">
        <w:rPr>
          <w:rFonts w:cs="Times New Roman"/>
        </w:rPr>
        <w:t>:</w:t>
      </w:r>
    </w:p>
    <w:p w14:paraId="53578D42" w14:textId="77777777" w:rsidR="00390B01" w:rsidRPr="001B0262" w:rsidRDefault="00390B01" w:rsidP="00390B01">
      <w:pPr>
        <w:pStyle w:val="ListParagraph"/>
        <w:numPr>
          <w:ilvl w:val="0"/>
          <w:numId w:val="1"/>
        </w:numPr>
        <w:rPr>
          <w:rFonts w:asciiTheme="minorHAnsi" w:hAnsiTheme="minorHAnsi" w:cs="Times New Roman"/>
          <w:szCs w:val="24"/>
        </w:rPr>
      </w:pPr>
      <w:r w:rsidRPr="001B0262">
        <w:rPr>
          <w:rFonts w:asciiTheme="minorHAnsi" w:hAnsiTheme="minorHAnsi" w:cs="Times New Roman"/>
          <w:szCs w:val="24"/>
        </w:rPr>
        <w:t>Review the lesson well</w:t>
      </w:r>
    </w:p>
    <w:p w14:paraId="60D2F34B" w14:textId="77777777" w:rsidR="00390B01" w:rsidRPr="001B0262" w:rsidRDefault="00390B01" w:rsidP="00390B01">
      <w:pPr>
        <w:rPr>
          <w:rFonts w:cs="Times New Roman"/>
        </w:rPr>
      </w:pPr>
    </w:p>
    <w:p w14:paraId="17CC67AE" w14:textId="77777777" w:rsidR="00390B01" w:rsidRPr="001B0262" w:rsidRDefault="00390B01" w:rsidP="00390B01">
      <w:pPr>
        <w:rPr>
          <w:rFonts w:cs="Times New Roman"/>
          <w:b/>
        </w:rPr>
      </w:pPr>
      <w:r w:rsidRPr="001B0262">
        <w:rPr>
          <w:rFonts w:cs="Times New Roman"/>
          <w:b/>
        </w:rPr>
        <w:t>Contact:</w:t>
      </w:r>
    </w:p>
    <w:p w14:paraId="1938203B" w14:textId="7A1A4A6D" w:rsidR="00964188" w:rsidRDefault="00390B01" w:rsidP="00390B01">
      <w:pPr>
        <w:pStyle w:val="ListParagraph"/>
        <w:numPr>
          <w:ilvl w:val="0"/>
          <w:numId w:val="3"/>
        </w:numPr>
        <w:rPr>
          <w:rFonts w:asciiTheme="minorHAnsi" w:hAnsiTheme="minorHAnsi" w:cs="Times New Roman"/>
          <w:szCs w:val="24"/>
        </w:rPr>
      </w:pPr>
      <w:r w:rsidRPr="001B0262">
        <w:rPr>
          <w:rFonts w:asciiTheme="minorHAnsi" w:hAnsiTheme="minorHAnsi" w:cs="Times New Roman"/>
          <w:szCs w:val="24"/>
        </w:rPr>
        <w:t>Contact Gina Peek with any questions (gina.peek@okstate.edu)</w:t>
      </w:r>
    </w:p>
    <w:p w14:paraId="044A11A3" w14:textId="342D4201" w:rsidR="007D3E16" w:rsidRPr="00964188" w:rsidRDefault="008738F7" w:rsidP="00964188">
      <w:pPr>
        <w:rPr>
          <w:rFonts w:cs="Times New Roman"/>
        </w:rPr>
      </w:pPr>
      <w:r>
        <w:rPr>
          <w:rFonts w:ascii="Calibri" w:hAnsi="Calibri" w:cs="Calibri"/>
        </w:rPr>
        <w:fldChar w:fldCharType="begin"/>
      </w:r>
      <w:r>
        <w:instrText xml:space="preserve"> ADDIN EN.REFLIST </w:instrText>
      </w:r>
      <w:r>
        <w:rPr>
          <w:rFonts w:ascii="Calibri" w:hAnsi="Calibri" w:cs="Calibri"/>
        </w:rPr>
        <w:fldChar w:fldCharType="separate"/>
      </w:r>
      <w:r w:rsidR="007D3E16" w:rsidRPr="007D3E16">
        <w:rPr>
          <w:noProof/>
        </w:rPr>
        <w:t>References</w:t>
      </w:r>
    </w:p>
    <w:p w14:paraId="35889771" w14:textId="77777777" w:rsidR="007D3E16" w:rsidRPr="007D3E16" w:rsidRDefault="007D3E16" w:rsidP="007D3E16">
      <w:pPr>
        <w:pStyle w:val="EndNoteBibliographyTitle"/>
        <w:rPr>
          <w:noProof/>
        </w:rPr>
      </w:pPr>
    </w:p>
    <w:p w14:paraId="2B6F65C6" w14:textId="4160AE29" w:rsidR="007D3E16" w:rsidRPr="007D3E16" w:rsidRDefault="007D3E16" w:rsidP="007D3E16">
      <w:pPr>
        <w:pStyle w:val="EndNoteBibliography"/>
        <w:ind w:left="720" w:hanging="720"/>
        <w:rPr>
          <w:noProof/>
        </w:rPr>
      </w:pPr>
      <w:r w:rsidRPr="007D3E16">
        <w:rPr>
          <w:noProof/>
        </w:rPr>
        <w:t xml:space="preserve">AARP. (April/May 2016). </w:t>
      </w:r>
      <w:r w:rsidRPr="007D3E16">
        <w:rPr>
          <w:i/>
          <w:noProof/>
        </w:rPr>
        <w:t>10 tips to scare away burglars</w:t>
      </w:r>
      <w:r w:rsidRPr="007D3E16">
        <w:rPr>
          <w:noProof/>
        </w:rPr>
        <w:t xml:space="preserve">. </w:t>
      </w:r>
      <w:hyperlink r:id="rId7" w:history="1">
        <w:r w:rsidRPr="007D3E16">
          <w:rPr>
            <w:rStyle w:val="Hyperlink"/>
            <w:noProof/>
          </w:rPr>
          <w:t>https://www.aarp.org/home-family/your-home/info-2016/tips-to-scare-away-burglars.html</w:t>
        </w:r>
      </w:hyperlink>
      <w:bookmarkStart w:id="0" w:name="_GoBack"/>
      <w:bookmarkEnd w:id="0"/>
    </w:p>
    <w:p w14:paraId="53DDC920" w14:textId="70F4CEFF" w:rsidR="007D3E16" w:rsidRPr="007D3E16" w:rsidRDefault="007D3E16" w:rsidP="007D3E16">
      <w:pPr>
        <w:pStyle w:val="EndNoteBibliography"/>
        <w:ind w:left="720" w:hanging="720"/>
        <w:rPr>
          <w:noProof/>
        </w:rPr>
      </w:pPr>
      <w:r w:rsidRPr="007D3E16">
        <w:rPr>
          <w:noProof/>
        </w:rPr>
        <w:lastRenderedPageBreak/>
        <w:t xml:space="preserve">Department of Justice. (2021). </w:t>
      </w:r>
      <w:r w:rsidRPr="007D3E16">
        <w:rPr>
          <w:i/>
          <w:noProof/>
        </w:rPr>
        <w:t>Security recommendations to enhance the safety and protection of providers</w:t>
      </w:r>
      <w:r w:rsidRPr="007D3E16">
        <w:rPr>
          <w:noProof/>
        </w:rPr>
        <w:t xml:space="preserve">. </w:t>
      </w:r>
      <w:hyperlink r:id="rId8" w:history="1">
        <w:r w:rsidRPr="007D3E16">
          <w:rPr>
            <w:rStyle w:val="Hyperlink"/>
            <w:noProof/>
          </w:rPr>
          <w:t>https://www.justice.gov/crt/security-recommendations-enhance-safety-and-protection-providers</w:t>
        </w:r>
      </w:hyperlink>
    </w:p>
    <w:p w14:paraId="1FA6C536" w14:textId="49999282" w:rsidR="007D3E16" w:rsidRPr="007D3E16" w:rsidRDefault="007D3E16" w:rsidP="007D3E16">
      <w:pPr>
        <w:pStyle w:val="EndNoteBibliography"/>
        <w:ind w:left="720" w:hanging="720"/>
        <w:rPr>
          <w:noProof/>
        </w:rPr>
      </w:pPr>
      <w:r w:rsidRPr="007D3E16">
        <w:rPr>
          <w:noProof/>
        </w:rPr>
        <w:t xml:space="preserve">Federal Bureau of Investigation. (n.d.). </w:t>
      </w:r>
      <w:r w:rsidRPr="007D3E16">
        <w:rPr>
          <w:i/>
          <w:noProof/>
        </w:rPr>
        <w:t>Burglary</w:t>
      </w:r>
      <w:r w:rsidRPr="007D3E16">
        <w:rPr>
          <w:noProof/>
        </w:rPr>
        <w:t xml:space="preserve">. </w:t>
      </w:r>
      <w:hyperlink r:id="rId9" w:history="1">
        <w:r w:rsidRPr="007D3E16">
          <w:rPr>
            <w:rStyle w:val="Hyperlink"/>
            <w:noProof/>
          </w:rPr>
          <w:t>https://ucr.fbi.gov/crime-in-the-u.s/2019/crime-in-the-u.s.-2019/topic-pages/burglary</w:t>
        </w:r>
      </w:hyperlink>
    </w:p>
    <w:p w14:paraId="0993607A" w14:textId="39915717" w:rsidR="007D3E16" w:rsidRPr="007D3E16" w:rsidRDefault="007D3E16" w:rsidP="007D3E16">
      <w:pPr>
        <w:pStyle w:val="EndNoteBibliography"/>
        <w:ind w:left="720" w:hanging="720"/>
        <w:rPr>
          <w:noProof/>
        </w:rPr>
      </w:pPr>
      <w:r w:rsidRPr="007D3E16">
        <w:rPr>
          <w:noProof/>
        </w:rPr>
        <w:t xml:space="preserve">Feinstein, S. (2014). </w:t>
      </w:r>
      <w:r w:rsidRPr="007D3E16">
        <w:rPr>
          <w:i/>
          <w:noProof/>
        </w:rPr>
        <w:t>14 ways to make your home more secure</w:t>
      </w:r>
      <w:r w:rsidRPr="007D3E16">
        <w:rPr>
          <w:noProof/>
        </w:rPr>
        <w:t xml:space="preserve">. Consumer Reports. </w:t>
      </w:r>
      <w:hyperlink r:id="rId10" w:history="1">
        <w:r w:rsidRPr="007D3E16">
          <w:rPr>
            <w:rStyle w:val="Hyperlink"/>
            <w:noProof/>
          </w:rPr>
          <w:t>https://www.consumerreports.org/cro/news/2014/06/14-ways-to-make-your-home-more-secure/index.htm</w:t>
        </w:r>
      </w:hyperlink>
    </w:p>
    <w:p w14:paraId="092DA3B2" w14:textId="7E1BBFA0" w:rsidR="005A3E4D" w:rsidRDefault="008738F7">
      <w:r>
        <w:fldChar w:fldCharType="end"/>
      </w:r>
    </w:p>
    <w:sectPr w:rsidR="005A3E4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6BD31D" w14:textId="77777777" w:rsidR="000D6CC9" w:rsidRDefault="000D6CC9">
      <w:r>
        <w:separator/>
      </w:r>
    </w:p>
  </w:endnote>
  <w:endnote w:type="continuationSeparator" w:id="0">
    <w:p w14:paraId="62648A01" w14:textId="77777777" w:rsidR="000D6CC9" w:rsidRDefault="000D6C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89453F1" w14:textId="77777777" w:rsidR="000D6CC9" w:rsidRDefault="000D6CC9">
      <w:r>
        <w:separator/>
      </w:r>
    </w:p>
  </w:footnote>
  <w:footnote w:type="continuationSeparator" w:id="0">
    <w:p w14:paraId="75F3718E" w14:textId="77777777" w:rsidR="000D6CC9" w:rsidRDefault="000D6CC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326F58"/>
    <w:multiLevelType w:val="hybridMultilevel"/>
    <w:tmpl w:val="C950B136"/>
    <w:lvl w:ilvl="0" w:tplc="F80EFC2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4307EB6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CB2F8B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BC6304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0C814C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68E88B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54477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A9001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EEAB83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90F0B64"/>
    <w:multiLevelType w:val="hybridMultilevel"/>
    <w:tmpl w:val="3D9A8FF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2472576E"/>
    <w:multiLevelType w:val="hybridMultilevel"/>
    <w:tmpl w:val="D99859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6973B51"/>
    <w:multiLevelType w:val="hybridMultilevel"/>
    <w:tmpl w:val="482C39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4D254C91"/>
    <w:multiLevelType w:val="hybridMultilevel"/>
    <w:tmpl w:val="3C68C6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5vt0waad9asdefftixwx5rrfsvdpetze02&quot;&gt;Endnote Catch All&lt;record-ids&gt;&lt;item&gt;1&lt;/item&gt;&lt;item&gt;2&lt;/item&gt;&lt;item&gt;3&lt;/item&gt;&lt;item&gt;7&lt;/item&gt;&lt;/record-ids&gt;&lt;/item&gt;&lt;/Libraries&gt;"/>
  </w:docVars>
  <w:rsids>
    <w:rsidRoot w:val="008738F7"/>
    <w:rsid w:val="00023782"/>
    <w:rsid w:val="00056775"/>
    <w:rsid w:val="000D6CC9"/>
    <w:rsid w:val="00117ECA"/>
    <w:rsid w:val="00144A80"/>
    <w:rsid w:val="0015243A"/>
    <w:rsid w:val="00163522"/>
    <w:rsid w:val="00163950"/>
    <w:rsid w:val="002252E5"/>
    <w:rsid w:val="002B201C"/>
    <w:rsid w:val="002F136B"/>
    <w:rsid w:val="002F6F14"/>
    <w:rsid w:val="003343AF"/>
    <w:rsid w:val="00361F6A"/>
    <w:rsid w:val="00375450"/>
    <w:rsid w:val="00390B01"/>
    <w:rsid w:val="003B6833"/>
    <w:rsid w:val="003E1E4C"/>
    <w:rsid w:val="003F4CB2"/>
    <w:rsid w:val="004738EC"/>
    <w:rsid w:val="004D1C7C"/>
    <w:rsid w:val="004E2125"/>
    <w:rsid w:val="005321C5"/>
    <w:rsid w:val="00554AE3"/>
    <w:rsid w:val="005A3E4D"/>
    <w:rsid w:val="005D2EB3"/>
    <w:rsid w:val="00686365"/>
    <w:rsid w:val="006A4606"/>
    <w:rsid w:val="00776F25"/>
    <w:rsid w:val="00780A2A"/>
    <w:rsid w:val="007D3E16"/>
    <w:rsid w:val="007D77AA"/>
    <w:rsid w:val="008607FD"/>
    <w:rsid w:val="008623B0"/>
    <w:rsid w:val="008738F7"/>
    <w:rsid w:val="00964188"/>
    <w:rsid w:val="00972627"/>
    <w:rsid w:val="0097392A"/>
    <w:rsid w:val="00973AE7"/>
    <w:rsid w:val="00980992"/>
    <w:rsid w:val="00995E77"/>
    <w:rsid w:val="009B0E87"/>
    <w:rsid w:val="00A32455"/>
    <w:rsid w:val="00A4790E"/>
    <w:rsid w:val="00A519D0"/>
    <w:rsid w:val="00A9349C"/>
    <w:rsid w:val="00AC297D"/>
    <w:rsid w:val="00AD021D"/>
    <w:rsid w:val="00AF1E7D"/>
    <w:rsid w:val="00B349AC"/>
    <w:rsid w:val="00B82528"/>
    <w:rsid w:val="00BF7CED"/>
    <w:rsid w:val="00C4481F"/>
    <w:rsid w:val="00C80251"/>
    <w:rsid w:val="00C93228"/>
    <w:rsid w:val="00C963A9"/>
    <w:rsid w:val="00D776C7"/>
    <w:rsid w:val="00DD3CB5"/>
    <w:rsid w:val="00E05227"/>
    <w:rsid w:val="00E06805"/>
    <w:rsid w:val="00E845E9"/>
    <w:rsid w:val="00EF31D5"/>
    <w:rsid w:val="00EF50E6"/>
    <w:rsid w:val="00FD01EB"/>
    <w:rsid w:val="00FD07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6F0ED8A"/>
  <w15:chartTrackingRefBased/>
  <w15:docId w15:val="{1425B5AB-A640-4C46-B5C2-8516397774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738F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38F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8738F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8738F7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8738F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738F7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90B01"/>
    <w:pPr>
      <w:ind w:left="720"/>
      <w:contextualSpacing/>
    </w:pPr>
    <w:rPr>
      <w:rFonts w:ascii="Times New Roman" w:hAnsi="Times New Roman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9424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8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37213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956599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309284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justice.gov/crt/security-recommendations-enhance-safety-and-protection-providers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aarp.org/home-family/your-home/info-2016/tips-to-scare-away-burglars.html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https://www.consumerreports.org/cro/news/2014/06/14-ways-to-make-your-home-more-secure/index.ht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ucr.fbi.gov/crime-in-the-u.s/2019/crime-in-the-u.s.-2019/topic-pages/burglar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60</Words>
  <Characters>2622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ek, Gina</dc:creator>
  <cp:keywords/>
  <dc:description/>
  <cp:lastModifiedBy>Robinson, Sharon</cp:lastModifiedBy>
  <cp:revision>2</cp:revision>
  <dcterms:created xsi:type="dcterms:W3CDTF">2022-07-15T20:41:00Z</dcterms:created>
  <dcterms:modified xsi:type="dcterms:W3CDTF">2022-07-15T20:41:00Z</dcterms:modified>
</cp:coreProperties>
</file>